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B4D63" w14:textId="77777777" w:rsidR="0088108A" w:rsidRPr="00A10451" w:rsidRDefault="0088108A" w:rsidP="0088108A">
      <w:pPr>
        <w:ind w:right="-2"/>
        <w:rPr>
          <w:rFonts w:cs="David"/>
          <w:b/>
          <w:bCs/>
        </w:rPr>
      </w:pPr>
    </w:p>
    <w:p w14:paraId="5964C62D" w14:textId="77777777" w:rsidR="0088108A" w:rsidRPr="00A10451" w:rsidRDefault="0088108A" w:rsidP="0088108A">
      <w:pPr>
        <w:ind w:right="-2"/>
        <w:rPr>
          <w:rFonts w:cs="David"/>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i) law requires sensors to be </w:t>
      </w:r>
      <w:r>
        <w:rPr>
          <w:rFonts w:cs="David"/>
          <w:color w:val="000000"/>
        </w:rPr>
        <w:t>d</w:t>
      </w:r>
      <w:r w:rsidRPr="00A10451">
        <w:rPr>
          <w:rFonts w:cs="David" w:hint="cs"/>
          <w:color w:val="000000"/>
        </w:rPr>
        <w:t xml:space="preserve">eployed in populated areas, i.e., inside neighborhoods, ii) placing sensors inside the industrial region could have an effect on the network ability to separate between sources </w:t>
      </w:r>
      <w:r w:rsidRPr="00A10451">
        <w:rPr>
          <w:rFonts w:cs="David" w:hint="cs"/>
          <w:color w:val="FF0000"/>
        </w:rPr>
        <w:t>(</w:t>
      </w:r>
      <w:r>
        <w:rPr>
          <w:rFonts w:cs="David"/>
          <w:color w:val="FF0000"/>
        </w:rPr>
        <w:t>not sure</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A1385E4" w14:textId="77777777" w:rsidR="0088108A" w:rsidRPr="00A10451" w:rsidRDefault="0088108A" w:rsidP="0088108A">
      <w:pPr>
        <w:pStyle w:val="Default"/>
        <w:spacing w:line="360" w:lineRule="auto"/>
        <w:ind w:right="-2"/>
        <w:jc w:val="both"/>
        <w:rPr>
          <w:rFonts w:ascii="David" w:eastAsia="Times New Roman" w:hAnsi="David" w:cs="David"/>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2A0431A1" w14:textId="77777777" w:rsidR="0088108A" w:rsidRPr="00A10451" w:rsidRDefault="0088108A" w:rsidP="0088108A">
      <w:pPr>
        <w:ind w:right="-2"/>
        <w:rPr>
          <w:rFonts w:cs="David"/>
          <w:color w:val="000000"/>
        </w:rPr>
      </w:pPr>
    </w:p>
    <w:p w14:paraId="7DF0B0FF" w14:textId="77777777" w:rsidR="0088108A" w:rsidRPr="00A10451" w:rsidRDefault="0088108A" w:rsidP="0088108A">
      <w:pPr>
        <w:ind w:right="-2"/>
        <w:rPr>
          <w:rFonts w:cs="David"/>
          <w:color w:val="000000"/>
        </w:rPr>
      </w:pPr>
    </w:p>
    <w:p w14:paraId="15C319BB" w14:textId="77777777" w:rsidR="0088108A" w:rsidRPr="00A10451" w:rsidRDefault="0088108A" w:rsidP="0088108A">
      <w:pPr>
        <w:ind w:right="-2"/>
        <w:rPr>
          <w:rFonts w:cs="David"/>
          <w:color w:val="000000"/>
        </w:rPr>
      </w:pPr>
      <w:r w:rsidRPr="00A10451">
        <w:rPr>
          <w:rFonts w:cs="David" w:hint="cs"/>
          <w:color w:val="000000"/>
        </w:rPr>
        <w:t>Basic idea:  using PED, using winds and atmospheric stability states that characterize the area.</w:t>
      </w:r>
    </w:p>
    <w:p w14:paraId="78BECE68" w14:textId="77777777" w:rsidR="0088108A" w:rsidRPr="00A10451" w:rsidRDefault="0088108A" w:rsidP="0088108A">
      <w:pPr>
        <w:ind w:right="-2"/>
        <w:rPr>
          <w:rFonts w:cs="David"/>
          <w:color w:val="000000"/>
        </w:rPr>
      </w:pPr>
      <w:r w:rsidRPr="00A10451">
        <w:rPr>
          <w:rFonts w:cs="David" w:hint="cs"/>
          <w:b/>
          <w:bCs/>
          <w:color w:val="000000"/>
        </w:rPr>
        <w:t>Simulation 1:</w:t>
      </w:r>
      <w:r w:rsidRPr="00A10451">
        <w:rPr>
          <w:rFonts w:cs="David" w:hint="cs"/>
          <w:color w:val="000000"/>
        </w:rPr>
        <w:t xml:space="preserve"> all sensors are the same and have perfect </w:t>
      </w:r>
      <w:proofErr w:type="gramStart"/>
      <w:r w:rsidRPr="00A10451">
        <w:rPr>
          <w:rFonts w:cs="David" w:hint="cs"/>
          <w:color w:val="000000"/>
        </w:rPr>
        <w:t>( detection</w:t>
      </w:r>
      <w:proofErr w:type="gramEnd"/>
      <w:r w:rsidRPr="00A10451">
        <w:rPr>
          <w:rFonts w:cs="David" w:hint="cs"/>
          <w:color w:val="000000"/>
        </w:rPr>
        <w:t xml:space="preserve"> threshold is zero ?) sensitivity and infinite dynamic range (?).</w:t>
      </w:r>
    </w:p>
    <w:p w14:paraId="4B0163D1" w14:textId="77777777" w:rsidR="0088108A" w:rsidRPr="00A10451" w:rsidRDefault="0088108A" w:rsidP="0088108A">
      <w:pPr>
        <w:ind w:right="-2"/>
        <w:rPr>
          <w:rFonts w:cs="David"/>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0F5F2278" w14:textId="77777777" w:rsidR="0088108A" w:rsidRPr="00A10451" w:rsidRDefault="0088108A" w:rsidP="0088108A">
      <w:pPr>
        <w:ind w:right="-2"/>
        <w:rPr>
          <w:rFonts w:cs="David"/>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Pr="00A10451">
        <w:rPr>
          <w:rFonts w:cs="David" w:hint="cs"/>
        </w:rPr>
        <w:t>(</w:t>
      </w:r>
      <w:r w:rsidRPr="00A10451">
        <w:rPr>
          <w:rFonts w:cs="David" w:hint="cs"/>
          <w:color w:val="FF0000"/>
        </w:rPr>
        <w:t>in a different simulation I take the hourly averages taken from the ministry of environmental protection?</w:t>
      </w:r>
      <w:r w:rsidRPr="00A10451">
        <w:rPr>
          <w:rFonts w:cs="David" w:hint="cs"/>
        </w:rPr>
        <w:t>).</w:t>
      </w:r>
    </w:p>
    <w:p w14:paraId="4FBA0B64" w14:textId="77777777" w:rsidR="0088108A" w:rsidRPr="00A10451" w:rsidRDefault="0088108A" w:rsidP="0088108A">
      <w:pPr>
        <w:ind w:right="-2"/>
        <w:rPr>
          <w:rFonts w:cs="David"/>
          <w:color w:val="000000"/>
        </w:rPr>
      </w:pPr>
    </w:p>
    <w:p w14:paraId="2F53E534" w14:textId="77777777" w:rsidR="0088108A" w:rsidRPr="00A10451" w:rsidRDefault="0088108A" w:rsidP="0088108A">
      <w:pPr>
        <w:ind w:right="-2"/>
        <w:rPr>
          <w:rFonts w:cs="David"/>
          <w:color w:val="000000"/>
        </w:rPr>
      </w:pPr>
      <w:r w:rsidRPr="00A10451">
        <w:rPr>
          <w:rFonts w:cs="David" w:hint="cs"/>
          <w:color w:val="000000"/>
        </w:rPr>
        <w:t xml:space="preserve">Assumptions: the optimization process is based on average emission rates of the </w:t>
      </w:r>
      <w:proofErr w:type="gramStart"/>
      <w:r w:rsidRPr="00A10451">
        <w:rPr>
          <w:rFonts w:cs="David" w:hint="cs"/>
          <w:color w:val="000000"/>
        </w:rPr>
        <w:t>stacks.So</w:t>
      </w:r>
      <w:proofErr w:type="gramEnd"/>
      <w:r w:rsidRPr="00A10451">
        <w:rPr>
          <w:rFonts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408CC89E" w14:textId="77777777" w:rsidR="0088108A" w:rsidRPr="00A10451" w:rsidRDefault="0088108A" w:rsidP="0088108A">
      <w:pPr>
        <w:ind w:right="-2"/>
        <w:rPr>
          <w:rFonts w:cs="David"/>
          <w:color w:val="000000"/>
        </w:rPr>
      </w:pPr>
    </w:p>
    <w:p w14:paraId="73F92F3C" w14:textId="77777777" w:rsidR="0088108A" w:rsidRPr="00A10451" w:rsidRDefault="0088108A" w:rsidP="0088108A">
      <w:pPr>
        <w:ind w:right="-2"/>
        <w:rPr>
          <w:rFonts w:cs="David"/>
          <w:color w:val="000000"/>
        </w:rPr>
      </w:pPr>
      <w:r w:rsidRPr="00A10451">
        <w:rPr>
          <w:rFonts w:cs="David" w:hint="cs"/>
          <w:color w:val="000000"/>
        </w:rPr>
        <w:t xml:space="preserve">Such work may serve regulators and stakeholders. </w:t>
      </w:r>
    </w:p>
    <w:p w14:paraId="399608D5" w14:textId="77777777" w:rsidR="0088108A" w:rsidRPr="00A10451" w:rsidRDefault="0088108A" w:rsidP="0088108A">
      <w:pPr>
        <w:ind w:right="-2"/>
        <w:rPr>
          <w:rFonts w:cs="David"/>
          <w:color w:val="000000"/>
        </w:rPr>
      </w:pPr>
    </w:p>
    <w:p w14:paraId="4BDDACEB" w14:textId="77777777" w:rsidR="0088108A" w:rsidRPr="00A10451" w:rsidRDefault="0088108A" w:rsidP="0088108A">
      <w:pPr>
        <w:ind w:right="-2"/>
        <w:rPr>
          <w:rFonts w:cs="David"/>
          <w:color w:val="000000"/>
        </w:rPr>
      </w:pPr>
      <w:r w:rsidRPr="00A10451">
        <w:rPr>
          <w:rFonts w:cs="David" w:hint="cs"/>
          <w:b/>
          <w:bCs/>
          <w:color w:val="000000"/>
          <w:u w:val="single"/>
        </w:rPr>
        <w:t>What to display:</w:t>
      </w:r>
    </w:p>
    <w:p w14:paraId="123F8F8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ollution dense map for an average wind direction, speed, and average emission rates of stacks for substance X.  </w:t>
      </w:r>
    </w:p>
    <w:p w14:paraId="2B723E4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wind speed and direction of the area. </w:t>
      </w:r>
    </w:p>
    <w:p w14:paraId="58CC1CE2"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stability classes. </w:t>
      </w:r>
    </w:p>
    <w:p w14:paraId="297CE3F1"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Assuming a sensor in each node of the grid, what is the distribution of my concentrations?</w:t>
      </w:r>
    </w:p>
    <w:p w14:paraId="3741663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a map of the weighted PED values (maybe higher resolution than the grid I run). </w:t>
      </w:r>
    </w:p>
    <w:p w14:paraId="62FB721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Show a map of solutions for X sensors - an average of 10 runs. Is it clustered in groups?</w:t>
      </w:r>
    </w:p>
    <w:p w14:paraId="6354F74E"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erform random seed analysis</w:t>
      </w:r>
    </w:p>
    <w:p w14:paraId="4DA05D74"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lastRenderedPageBreak/>
        <w:t xml:space="preserve">Show the average pareto front of 10 runs. </w:t>
      </w:r>
    </w:p>
    <w:p w14:paraId="1C2DF71F"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pareto fronts of different sensors types. </w:t>
      </w:r>
    </w:p>
    <w:p w14:paraId="2A6E1AC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Results for different density of stacks. </w:t>
      </w:r>
    </w:p>
    <w:p w14:paraId="5D063F2D"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What is the PED of my set of sensors I just chose, for different emission scenarios?</w:t>
      </w:r>
    </w:p>
    <w:p w14:paraId="53B276FD" w14:textId="77777777" w:rsidR="0088108A" w:rsidRPr="00A10451" w:rsidRDefault="0088108A" w:rsidP="0088108A">
      <w:pPr>
        <w:pStyle w:val="ListParagraph"/>
        <w:numPr>
          <w:ilvl w:val="0"/>
          <w:numId w:val="1"/>
        </w:numPr>
        <w:ind w:left="0" w:right="-2" w:firstLine="0"/>
        <w:rPr>
          <w:rFonts w:cs="David"/>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2079F8CC" w14:textId="49CEC449" w:rsidR="0088108A" w:rsidRDefault="0088108A"/>
    <w:p w14:paraId="1C4D0D92" w14:textId="530E66D7" w:rsidR="00C44F6B" w:rsidRDefault="00C44F6B"/>
    <w:p w14:paraId="1DBDAC90" w14:textId="77777777" w:rsidR="00C44F6B" w:rsidRPr="00A10451" w:rsidRDefault="00C44F6B" w:rsidP="00C44F6B">
      <w:pPr>
        <w:bidi/>
        <w:ind w:right="-2"/>
        <w:rPr>
          <w:rFonts w:cs="David"/>
          <w:b/>
          <w:bCs/>
          <w:rtl/>
        </w:rPr>
      </w:pPr>
      <w:r w:rsidRPr="00A10451">
        <w:rPr>
          <w:rFonts w:cs="David" w:hint="cs"/>
          <w:b/>
          <w:bCs/>
          <w:rtl/>
        </w:rPr>
        <w:t>הערות</w:t>
      </w:r>
    </w:p>
    <w:p w14:paraId="1091C3B7" w14:textId="77777777" w:rsidR="00C44F6B" w:rsidRPr="00A10451" w:rsidRDefault="00C44F6B" w:rsidP="00C44F6B">
      <w:pPr>
        <w:bidi/>
        <w:ind w:right="-2"/>
        <w:rPr>
          <w:rFonts w:cs="David"/>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430E0E2F" w14:textId="77777777" w:rsidR="00C44F6B" w:rsidRPr="00A10451" w:rsidRDefault="00C44F6B" w:rsidP="00C44F6B">
      <w:pPr>
        <w:bidi/>
        <w:ind w:right="-2"/>
        <w:rPr>
          <w:rFonts w:cs="David"/>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0D42FE97" w14:textId="77777777" w:rsidR="00C44F6B" w:rsidRPr="00A10451" w:rsidRDefault="00C44F6B" w:rsidP="00C44F6B">
      <w:pPr>
        <w:bidi/>
        <w:ind w:right="-2"/>
        <w:rPr>
          <w:rFonts w:cs="David"/>
          <w:i/>
          <w:iCs/>
          <w:color w:val="FF0000"/>
        </w:rPr>
      </w:pPr>
    </w:p>
    <w:p w14:paraId="5E2D8E57" w14:textId="77777777" w:rsidR="00C44F6B" w:rsidRPr="00A10451" w:rsidRDefault="00C44F6B" w:rsidP="00C44F6B">
      <w:pPr>
        <w:bidi/>
        <w:ind w:right="-2"/>
        <w:rPr>
          <w:rFonts w:cs="David"/>
          <w:i/>
          <w:iCs/>
          <w:color w:val="FF0000"/>
        </w:rPr>
      </w:pPr>
      <w:r w:rsidRPr="00A10451">
        <w:rPr>
          <w:rFonts w:cs="David" w:hint="cs"/>
          <w:i/>
          <w:iCs/>
          <w:color w:val="FF0000"/>
        </w:rPr>
        <w:t>Incorporating considerations of both…</w:t>
      </w:r>
    </w:p>
    <w:p w14:paraId="14BA953F" w14:textId="77777777" w:rsidR="00C44F6B" w:rsidRPr="00A10451" w:rsidRDefault="00C44F6B" w:rsidP="00C44F6B">
      <w:pPr>
        <w:bidi/>
        <w:ind w:right="-2"/>
        <w:rPr>
          <w:rFonts w:cs="David"/>
          <w:i/>
          <w:iCs/>
          <w:color w:val="FF0000"/>
        </w:rPr>
      </w:pPr>
    </w:p>
    <w:p w14:paraId="54FC4C1B" w14:textId="77777777" w:rsidR="00C44F6B" w:rsidRPr="00A10451" w:rsidRDefault="00C44F6B" w:rsidP="00C44F6B">
      <w:pPr>
        <w:bidi/>
        <w:ind w:right="-2"/>
        <w:rPr>
          <w:rFonts w:cs="David"/>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6E0086D1" w14:textId="77777777" w:rsidR="00C44F6B" w:rsidRPr="00A10451" w:rsidRDefault="00C44F6B" w:rsidP="00C44F6B">
      <w:pPr>
        <w:bidi/>
        <w:ind w:right="-2"/>
        <w:rPr>
          <w:rFonts w:cs="David"/>
          <w:b/>
          <w:bCs/>
        </w:rPr>
      </w:pPr>
    </w:p>
    <w:p w14:paraId="2540E60E" w14:textId="77777777" w:rsidR="00C44F6B" w:rsidRPr="00A10451" w:rsidRDefault="00C44F6B" w:rsidP="00C44F6B">
      <w:pPr>
        <w:bidi/>
        <w:ind w:right="-2"/>
        <w:rPr>
          <w:rFonts w:cs="David"/>
          <w:b/>
          <w:bCs/>
        </w:rPr>
      </w:pPr>
    </w:p>
    <w:p w14:paraId="45C670BE" w14:textId="77777777" w:rsidR="00C44F6B" w:rsidRPr="00A10451" w:rsidRDefault="00C44F6B" w:rsidP="00C44F6B">
      <w:pPr>
        <w:bidi/>
        <w:ind w:right="-2"/>
        <w:rPr>
          <w:rFonts w:cs="David"/>
          <w:b/>
          <w:bCs/>
          <w:rtl/>
        </w:rPr>
      </w:pPr>
      <w:r w:rsidRPr="00A10451">
        <w:rPr>
          <w:rFonts w:cs="David" w:hint="cs"/>
          <w:b/>
          <w:bCs/>
          <w:rtl/>
        </w:rPr>
        <w:t>איורים</w:t>
      </w:r>
    </w:p>
    <w:p w14:paraId="68DFF1B4" w14:textId="77777777" w:rsidR="00C44F6B" w:rsidRPr="00A10451" w:rsidRDefault="00C44F6B" w:rsidP="00C44F6B">
      <w:pPr>
        <w:bidi/>
        <w:ind w:right="-2"/>
        <w:rPr>
          <w:rFonts w:cs="David"/>
          <w:b/>
          <w:bCs/>
          <w:rtl/>
        </w:rPr>
      </w:pPr>
    </w:p>
    <w:p w14:paraId="72486792" w14:textId="77777777" w:rsidR="00C44F6B" w:rsidRPr="00A10451" w:rsidRDefault="00C44F6B" w:rsidP="00C44F6B">
      <w:pPr>
        <w:bidi/>
        <w:ind w:right="-2"/>
        <w:rPr>
          <w:rFonts w:cs="David"/>
          <w:b/>
          <w:bCs/>
          <w:rtl/>
        </w:rPr>
      </w:pPr>
    </w:p>
    <w:p w14:paraId="5EBA3C6E" w14:textId="77777777" w:rsidR="00C44F6B" w:rsidRPr="00A10451" w:rsidRDefault="00C44F6B" w:rsidP="00C44F6B">
      <w:pPr>
        <w:bidi/>
        <w:ind w:right="-2"/>
        <w:rPr>
          <w:rFonts w:cs="David"/>
          <w:b/>
          <w:bCs/>
          <w:rtl/>
        </w:rPr>
      </w:pPr>
      <w:r w:rsidRPr="00A10451">
        <w:rPr>
          <w:rFonts w:cs="David" w:hint="cs"/>
          <w:noProof/>
          <w:color w:val="FF0000"/>
        </w:rPr>
        <w:drawing>
          <wp:inline distT="0" distB="0" distL="0" distR="0" wp14:anchorId="4D2E307B" wp14:editId="0006CAF6">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29AD337C" w14:textId="77777777" w:rsidR="00C44F6B" w:rsidRPr="00A10451" w:rsidRDefault="00C44F6B" w:rsidP="00C44F6B">
      <w:pPr>
        <w:ind w:right="-2"/>
        <w:rPr>
          <w:rFonts w:cs="David"/>
          <w:noProof/>
          <w:color w:val="000000"/>
        </w:rPr>
      </w:pPr>
      <w:r w:rsidRPr="00A10451">
        <w:rPr>
          <w:rFonts w:cs="David" w:hint="cs"/>
          <w:noProof/>
          <w:color w:val="000000"/>
        </w:rPr>
        <w:lastRenderedPageBreak/>
        <w:drawing>
          <wp:inline distT="0" distB="0" distL="0" distR="0" wp14:anchorId="1FA4DE8A" wp14:editId="12FA1D31">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Pr="00A10451">
        <w:rPr>
          <w:rFonts w:cs="David" w:hint="cs"/>
          <w:color w:val="000000" w:themeColor="text1"/>
        </w:rPr>
        <w:t xml:space="preserve"> Pasquill stability class categories:</w:t>
      </w:r>
      <w:r w:rsidRPr="00A10451">
        <w:rPr>
          <w:rFonts w:cs="David" w:hint="cs"/>
          <w:noProof/>
          <w:color w:val="000000"/>
        </w:rPr>
        <w:t xml:space="preserve"> </w:t>
      </w:r>
      <w:r w:rsidRPr="00A10451">
        <w:rPr>
          <w:rFonts w:cs="David" w:hint="cs"/>
          <w:noProof/>
          <w:color w:val="000000"/>
        </w:rPr>
        <w:drawing>
          <wp:inline distT="0" distB="0" distL="0" distR="0" wp14:anchorId="203EA5BD" wp14:editId="1E68FB56">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749CE89F" w14:textId="77777777" w:rsidR="00C44F6B" w:rsidRPr="00A10451" w:rsidRDefault="00C44F6B" w:rsidP="00C44F6B">
      <w:pPr>
        <w:ind w:right="-2"/>
        <w:rPr>
          <w:rFonts w:cs="David"/>
          <w:noProof/>
          <w:color w:val="000000"/>
        </w:rPr>
      </w:pPr>
    </w:p>
    <w:p w14:paraId="42950E07" w14:textId="77777777" w:rsidR="00C44F6B" w:rsidRPr="00A10451" w:rsidRDefault="00C44F6B" w:rsidP="00C44F6B">
      <w:pPr>
        <w:ind w:right="-2"/>
        <w:rPr>
          <w:rFonts w:cs="David"/>
          <w:noProof/>
          <w:color w:val="000000"/>
        </w:rPr>
      </w:pPr>
    </w:p>
    <w:p w14:paraId="6B47FC88" w14:textId="77777777" w:rsidR="00C44F6B" w:rsidRPr="00A10451" w:rsidRDefault="00C44F6B" w:rsidP="00C44F6B">
      <w:pPr>
        <w:ind w:right="-2"/>
        <w:rPr>
          <w:rFonts w:cs="David"/>
          <w:color w:val="000000" w:themeColor="text1"/>
        </w:rPr>
      </w:pPr>
    </w:p>
    <w:p w14:paraId="43AFCD04" w14:textId="77777777" w:rsidR="00C44F6B" w:rsidRPr="00A10451" w:rsidRDefault="00C44F6B" w:rsidP="00C44F6B">
      <w:pPr>
        <w:ind w:right="-2"/>
        <w:rPr>
          <w:rFonts w:cs="David"/>
          <w:color w:val="000000" w:themeColor="text1"/>
        </w:rPr>
      </w:pPr>
    </w:p>
    <w:p w14:paraId="4A58E39A" w14:textId="77777777" w:rsidR="00C44F6B" w:rsidRPr="00A10451" w:rsidRDefault="00C44F6B" w:rsidP="00C44F6B">
      <w:pPr>
        <w:ind w:right="-2"/>
        <w:rPr>
          <w:rFonts w:cs="David"/>
          <w:color w:val="000000" w:themeColor="text1"/>
        </w:rPr>
      </w:pPr>
    </w:p>
    <w:p w14:paraId="4F2059EB" w14:textId="77777777" w:rsidR="00C44F6B" w:rsidRPr="00A10451" w:rsidRDefault="00C44F6B" w:rsidP="00C44F6B">
      <w:pPr>
        <w:ind w:right="-2"/>
        <w:rPr>
          <w:rFonts w:cs="David"/>
          <w:color w:val="000000" w:themeColor="text1"/>
        </w:rPr>
      </w:pPr>
    </w:p>
    <w:p w14:paraId="27267772" w14:textId="77777777" w:rsidR="00C44F6B" w:rsidRPr="00A10451" w:rsidRDefault="00C44F6B" w:rsidP="00C44F6B">
      <w:pPr>
        <w:ind w:right="-2"/>
        <w:rPr>
          <w:rFonts w:cs="David"/>
          <w:color w:val="000000" w:themeColor="text1"/>
        </w:rPr>
      </w:pPr>
    </w:p>
    <w:p w14:paraId="09C1198C" w14:textId="77777777" w:rsidR="00C44F6B" w:rsidRPr="00A10451" w:rsidRDefault="00C44F6B" w:rsidP="00C44F6B">
      <w:pPr>
        <w:ind w:right="-2"/>
        <w:rPr>
          <w:rFonts w:cs="David"/>
          <w:color w:val="000000" w:themeColor="text1"/>
        </w:rPr>
      </w:pPr>
    </w:p>
    <w:p w14:paraId="4FFDCE20" w14:textId="77777777" w:rsidR="00C44F6B" w:rsidRPr="00A10451" w:rsidRDefault="00C44F6B" w:rsidP="00C44F6B">
      <w:pPr>
        <w:ind w:right="-2"/>
        <w:rPr>
          <w:rFonts w:cs="David"/>
          <w:color w:val="000000" w:themeColor="text1"/>
        </w:rPr>
      </w:pPr>
    </w:p>
    <w:p w14:paraId="56D9794A" w14:textId="77777777" w:rsidR="00C44F6B" w:rsidRPr="00A10451" w:rsidRDefault="00C44F6B" w:rsidP="00C44F6B">
      <w:pPr>
        <w:ind w:right="-2"/>
        <w:rPr>
          <w:rFonts w:cs="David"/>
          <w:color w:val="000000" w:themeColor="text1"/>
        </w:rPr>
      </w:pPr>
    </w:p>
    <w:p w14:paraId="700EF9A6" w14:textId="77777777" w:rsidR="00C44F6B" w:rsidRPr="00A10451" w:rsidRDefault="00C44F6B" w:rsidP="00C44F6B">
      <w:pPr>
        <w:ind w:right="-2"/>
        <w:rPr>
          <w:rFonts w:cs="David"/>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098C597B" w14:textId="77777777" w:rsidR="00C44F6B" w:rsidRPr="00A10451" w:rsidRDefault="00C44F6B" w:rsidP="00C44F6B">
      <w:pPr>
        <w:ind w:right="-2"/>
        <w:rPr>
          <w:rFonts w:cs="David"/>
          <w:color w:val="000000" w:themeColor="text1"/>
        </w:rPr>
      </w:pPr>
    </w:p>
    <w:p w14:paraId="6851870B" w14:textId="77777777" w:rsidR="00C44F6B" w:rsidRPr="00A10451" w:rsidRDefault="00C44F6B" w:rsidP="00C44F6B">
      <w:pPr>
        <w:ind w:right="-2"/>
        <w:rPr>
          <w:rFonts w:cs="David"/>
          <w:color w:val="000000" w:themeColor="text1"/>
        </w:rPr>
      </w:pPr>
    </w:p>
    <w:p w14:paraId="1AB69627"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3C7EC425" wp14:editId="6637983B">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69AB11E2" w14:textId="77777777" w:rsidR="00C44F6B" w:rsidRPr="00A10451" w:rsidRDefault="00C44F6B" w:rsidP="00C44F6B">
      <w:pPr>
        <w:ind w:right="-2"/>
        <w:rPr>
          <w:rFonts w:cs="David"/>
          <w:color w:val="000000" w:themeColor="text1"/>
        </w:rPr>
      </w:pPr>
    </w:p>
    <w:p w14:paraId="62DA0263"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7DD7F2A3" wp14:editId="608443EF">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9A7065" w14:textId="77777777" w:rsidR="00C44F6B" w:rsidRPr="00A10451" w:rsidRDefault="00C44F6B" w:rsidP="00C44F6B">
      <w:pPr>
        <w:ind w:right="-2"/>
        <w:rPr>
          <w:rFonts w:cs="David"/>
          <w:color w:val="000000" w:themeColor="text1"/>
        </w:rPr>
      </w:pPr>
    </w:p>
    <w:p w14:paraId="1FD6CA21" w14:textId="77777777" w:rsidR="00C44F6B" w:rsidRPr="00A10451" w:rsidRDefault="00C44F6B" w:rsidP="00C44F6B">
      <w:pPr>
        <w:ind w:right="-2"/>
        <w:rPr>
          <w:rFonts w:cs="David"/>
          <w:color w:val="000000" w:themeColor="text1"/>
        </w:rPr>
      </w:pPr>
    </w:p>
    <w:p w14:paraId="0E151BFF" w14:textId="77777777" w:rsidR="00C44F6B" w:rsidRPr="00A10451" w:rsidRDefault="00C44F6B" w:rsidP="00C44F6B">
      <w:pPr>
        <w:ind w:right="-2"/>
        <w:rPr>
          <w:rFonts w:cs="David"/>
          <w:color w:val="000000" w:themeColor="text1"/>
        </w:rPr>
      </w:pPr>
    </w:p>
    <w:p w14:paraId="5ADFCE77" w14:textId="77777777" w:rsidR="00C44F6B" w:rsidRPr="00A10451" w:rsidRDefault="00C44F6B" w:rsidP="00C44F6B">
      <w:pPr>
        <w:ind w:right="-2"/>
        <w:rPr>
          <w:rFonts w:cs="David"/>
          <w:color w:val="000000" w:themeColor="text1"/>
        </w:rPr>
      </w:pPr>
    </w:p>
    <w:p w14:paraId="57009A59" w14:textId="77777777" w:rsidR="00C44F6B" w:rsidRPr="00A10451" w:rsidRDefault="00C44F6B" w:rsidP="00C44F6B">
      <w:pPr>
        <w:ind w:right="-2"/>
        <w:rPr>
          <w:rFonts w:cs="David"/>
          <w:color w:val="000000" w:themeColor="text1"/>
        </w:rPr>
      </w:pPr>
    </w:p>
    <w:p w14:paraId="79C80538" w14:textId="77777777" w:rsidR="00C44F6B" w:rsidRPr="00A10451" w:rsidRDefault="00C44F6B" w:rsidP="00C44F6B">
      <w:pPr>
        <w:widowControl w:val="0"/>
        <w:autoSpaceDE w:val="0"/>
        <w:autoSpaceDN w:val="0"/>
        <w:bidi/>
        <w:adjustRightInd w:val="0"/>
        <w:rPr>
          <w:rFonts w:cs="David"/>
          <w:color w:val="000000" w:themeColor="text1"/>
          <w:rtl/>
        </w:rPr>
      </w:pPr>
      <w:r w:rsidRPr="00A10451">
        <w:rPr>
          <w:rFonts w:cs="David" w:hint="cs"/>
          <w:color w:val="000000" w:themeColor="text1"/>
          <w:rtl/>
        </w:rPr>
        <w:t>קטעים אולי לזרוק</w:t>
      </w:r>
    </w:p>
    <w:p w14:paraId="097D2D62" w14:textId="77777777" w:rsidR="00C44F6B" w:rsidRPr="00A10451" w:rsidRDefault="00C44F6B" w:rsidP="00C44F6B">
      <w:pPr>
        <w:widowControl w:val="0"/>
        <w:autoSpaceDE w:val="0"/>
        <w:autoSpaceDN w:val="0"/>
        <w:bidi/>
        <w:adjustRightInd w:val="0"/>
        <w:rPr>
          <w:rFonts w:cs="David"/>
          <w:color w:val="000000" w:themeColor="text1"/>
          <w:rtl/>
        </w:rPr>
      </w:pPr>
    </w:p>
    <w:p w14:paraId="2242BBC8" w14:textId="77777777" w:rsidR="00C44F6B" w:rsidRPr="00A10451" w:rsidRDefault="00C44F6B" w:rsidP="00C44F6B">
      <w:pPr>
        <w:ind w:right="-2"/>
        <w:rPr>
          <w:rFonts w:cs="David"/>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52A9D74" w14:textId="77777777" w:rsidR="00C44F6B" w:rsidRPr="00A10451" w:rsidRDefault="00C44F6B" w:rsidP="00C44F6B">
      <w:pPr>
        <w:widowControl w:val="0"/>
        <w:autoSpaceDE w:val="0"/>
        <w:autoSpaceDN w:val="0"/>
        <w:bidi/>
        <w:adjustRightInd w:val="0"/>
        <w:rPr>
          <w:rFonts w:cs="David"/>
          <w:color w:val="000000" w:themeColor="text1"/>
        </w:rPr>
      </w:pPr>
    </w:p>
    <w:p w14:paraId="7EE75503" w14:textId="77777777" w:rsidR="00C44F6B" w:rsidRPr="00A10451" w:rsidRDefault="00C44F6B" w:rsidP="00C44F6B">
      <w:pPr>
        <w:ind w:right="-2" w:firstLine="720"/>
        <w:rPr>
          <w:rFonts w:cs="David"/>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0BB54742" w14:textId="77777777" w:rsidR="00C44F6B" w:rsidRPr="00A10451" w:rsidRDefault="00C44F6B" w:rsidP="00C44F6B">
      <w:pPr>
        <w:widowControl w:val="0"/>
        <w:autoSpaceDE w:val="0"/>
        <w:autoSpaceDN w:val="0"/>
        <w:bidi/>
        <w:adjustRightInd w:val="0"/>
        <w:rPr>
          <w:rFonts w:cs="David"/>
          <w:color w:val="000000" w:themeColor="text1"/>
        </w:rPr>
      </w:pPr>
    </w:p>
    <w:p w14:paraId="447B697F" w14:textId="77777777" w:rsidR="00C44F6B" w:rsidRPr="00A10451" w:rsidRDefault="00C44F6B" w:rsidP="00C44F6B">
      <w:pPr>
        <w:widowControl w:val="0"/>
        <w:autoSpaceDE w:val="0"/>
        <w:autoSpaceDN w:val="0"/>
        <w:bidi/>
        <w:adjustRightInd w:val="0"/>
        <w:rPr>
          <w:rFonts w:cs="David"/>
          <w:color w:val="000000" w:themeColor="text1"/>
        </w:rPr>
      </w:pPr>
    </w:p>
    <w:p w14:paraId="4D8B01A8" w14:textId="77777777" w:rsidR="00C44F6B" w:rsidRPr="00A10451" w:rsidRDefault="00C44F6B" w:rsidP="00C44F6B">
      <w:pPr>
        <w:bidi/>
        <w:ind w:right="-2"/>
        <w:rPr>
          <w:rFonts w:cs="David"/>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קרינגינג וכאלה. </w:t>
      </w:r>
    </w:p>
    <w:p w14:paraId="68CB5FAC" w14:textId="77777777" w:rsidR="00C44F6B" w:rsidRPr="00A10451" w:rsidRDefault="00C44F6B" w:rsidP="00C44F6B">
      <w:pPr>
        <w:bidi/>
        <w:ind w:right="-2"/>
        <w:rPr>
          <w:rFonts w:cs="David"/>
          <w:color w:val="FF0000"/>
        </w:rPr>
      </w:pPr>
      <w:r w:rsidRPr="00A10451">
        <w:rPr>
          <w:rFonts w:cs="David" w:hint="cs"/>
          <w:color w:val="FF0000"/>
          <w:rtl/>
        </w:rPr>
        <w:t>מממ...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5D223AED" w14:textId="77777777" w:rsidR="00C44F6B" w:rsidRPr="00A10451" w:rsidRDefault="00C44F6B" w:rsidP="00C44F6B">
      <w:pPr>
        <w:bidi/>
        <w:ind w:right="-2"/>
        <w:rPr>
          <w:rFonts w:cs="David"/>
          <w:color w:val="FF0000"/>
        </w:rPr>
      </w:pPr>
      <w:r w:rsidRPr="00A10451">
        <w:rPr>
          <w:rFonts w:cs="David" w:hint="cs"/>
          <w:color w:val="FF0000"/>
          <w:rtl/>
        </w:rPr>
        <w:t>להגיד משהו על חיישנים?</w:t>
      </w:r>
    </w:p>
    <w:p w14:paraId="053B7017" w14:textId="77777777" w:rsidR="00C44F6B" w:rsidRPr="00A10451" w:rsidRDefault="00C44F6B" w:rsidP="00C44F6B">
      <w:pPr>
        <w:bidi/>
        <w:ind w:right="-2"/>
        <w:rPr>
          <w:rFonts w:cs="David"/>
          <w:color w:val="FF0000"/>
          <w:rtl/>
        </w:rPr>
      </w:pPr>
      <w:r w:rsidRPr="00A10451">
        <w:rPr>
          <w:rFonts w:cs="David" w:hint="cs"/>
          <w:color w:val="FF0000"/>
          <w:rtl/>
        </w:rPr>
        <w:t>אולי אני אייצר אחר כך מזג אוויר כדי לבחון את ההצבה שלי?</w:t>
      </w:r>
    </w:p>
    <w:p w14:paraId="5447DB9A" w14:textId="77777777" w:rsidR="00C44F6B" w:rsidRPr="00A10451" w:rsidRDefault="00C44F6B" w:rsidP="00C44F6B">
      <w:pPr>
        <w:bidi/>
        <w:ind w:right="-2"/>
        <w:rPr>
          <w:rFonts w:cs="David"/>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63C07417" w14:textId="77777777" w:rsidR="00C44F6B" w:rsidRPr="00A10451" w:rsidRDefault="00C44F6B" w:rsidP="00C44F6B">
      <w:pPr>
        <w:bidi/>
        <w:ind w:right="-2"/>
        <w:rPr>
          <w:rFonts w:cs="David"/>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אפשר להוסיף מגבלות גם על האזור. </w:t>
      </w:r>
    </w:p>
    <w:p w14:paraId="69328BB1" w14:textId="77777777" w:rsidR="00C44F6B" w:rsidRPr="00A10451" w:rsidRDefault="00C44F6B" w:rsidP="00C44F6B">
      <w:pPr>
        <w:widowControl w:val="0"/>
        <w:autoSpaceDE w:val="0"/>
        <w:autoSpaceDN w:val="0"/>
        <w:bidi/>
        <w:adjustRightInd w:val="0"/>
        <w:rPr>
          <w:rFonts w:cs="David"/>
          <w:color w:val="FF0000"/>
        </w:rPr>
      </w:pPr>
    </w:p>
    <w:p w14:paraId="5325F05F" w14:textId="77777777" w:rsidR="00C44F6B" w:rsidRPr="00A10451" w:rsidRDefault="00C44F6B" w:rsidP="00C44F6B">
      <w:pPr>
        <w:widowControl w:val="0"/>
        <w:autoSpaceDE w:val="0"/>
        <w:autoSpaceDN w:val="0"/>
        <w:bidi/>
        <w:adjustRightInd w:val="0"/>
        <w:rPr>
          <w:rFonts w:cs="David"/>
          <w:color w:val="FF0000"/>
          <w:rtl/>
        </w:rPr>
      </w:pPr>
      <w:r w:rsidRPr="00A10451">
        <w:rPr>
          <w:rFonts w:cs="David" w:hint="cs"/>
          <w:color w:val="FF0000"/>
          <w:rtl/>
        </w:rPr>
        <w:t xml:space="preserve">צריך לזכור שמה שאני עושה זה יוצרת מפות ממוצעות של ריכוזים. אני יכולה לעשות את זה גם עם להריץ 30 שנה של דאטה. </w:t>
      </w:r>
    </w:p>
    <w:p w14:paraId="71835C01" w14:textId="77777777" w:rsidR="00C44F6B" w:rsidRPr="00A10451" w:rsidRDefault="00C44F6B" w:rsidP="00C44F6B">
      <w:pPr>
        <w:widowControl w:val="0"/>
        <w:autoSpaceDE w:val="0"/>
        <w:autoSpaceDN w:val="0"/>
        <w:bidi/>
        <w:adjustRightInd w:val="0"/>
        <w:rPr>
          <w:rFonts w:cs="David"/>
          <w:color w:val="FF0000"/>
          <w:rtl/>
        </w:rPr>
      </w:pPr>
    </w:p>
    <w:p w14:paraId="576D76FE" w14:textId="77777777" w:rsidR="00C44F6B" w:rsidRPr="00A10451" w:rsidRDefault="00C44F6B" w:rsidP="00C44F6B">
      <w:pPr>
        <w:shd w:val="clear" w:color="auto" w:fill="FFFFFF"/>
        <w:bidi/>
        <w:rPr>
          <w:rFonts w:cs="David"/>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1D7AC604" w14:textId="77777777" w:rsidR="00C44F6B" w:rsidRPr="00A10451" w:rsidRDefault="00C44F6B" w:rsidP="00C44F6B">
      <w:pPr>
        <w:shd w:val="clear" w:color="auto" w:fill="FFFFFF"/>
        <w:bidi/>
        <w:rPr>
          <w:rFonts w:cs="David"/>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סנריואים של חריגה. </w:t>
      </w:r>
    </w:p>
    <w:p w14:paraId="0A0B55D5" w14:textId="77777777" w:rsidR="00C44F6B" w:rsidRPr="00A10451" w:rsidRDefault="00C44F6B" w:rsidP="00C44F6B">
      <w:pPr>
        <w:shd w:val="clear" w:color="auto" w:fill="FFFFFF"/>
        <w:bidi/>
        <w:rPr>
          <w:rFonts w:cs="David"/>
          <w:color w:val="FF0000"/>
        </w:rPr>
      </w:pPr>
    </w:p>
    <w:p w14:paraId="6FE87FB4" w14:textId="77777777" w:rsidR="00C44F6B" w:rsidRPr="00A10451" w:rsidRDefault="00C44F6B" w:rsidP="00C44F6B">
      <w:pPr>
        <w:shd w:val="clear" w:color="auto" w:fill="FFFFFF"/>
        <w:bidi/>
        <w:rPr>
          <w:rFonts w:cs="David"/>
          <w:color w:val="FF0000"/>
        </w:rPr>
      </w:pPr>
      <w:r w:rsidRPr="00A10451">
        <w:rPr>
          <w:rFonts w:cs="David" w:hint="cs"/>
          <w:color w:val="FF0000"/>
        </w:rPr>
        <w:t xml:space="preserve"> Validation</w:t>
      </w:r>
      <w:r w:rsidRPr="00A10451">
        <w:rPr>
          <w:rFonts w:cs="David" w:hint="cs"/>
          <w:color w:val="FF0000"/>
          <w:rtl/>
        </w:rPr>
        <w:t xml:space="preserve"> - לבדוק האם ה-</w:t>
      </w:r>
      <w:r w:rsidRPr="00A10451">
        <w:rPr>
          <w:rFonts w:cs="David" w:hint="cs"/>
          <w:color w:val="FF0000"/>
        </w:rPr>
        <w:t>PED</w:t>
      </w:r>
      <w:r w:rsidRPr="00A10451">
        <w:rPr>
          <w:rFonts w:cs="David" w:hint="cs"/>
          <w:color w:val="FF0000"/>
          <w:rtl/>
        </w:rPr>
        <w:t xml:space="preserve"> של כל פיתרון של מספר חיישנים משמעותית גבוה מבחירה אקראית של מספר חיישנים זהה ולקחית </w:t>
      </w:r>
      <w:r w:rsidRPr="00A10451">
        <w:rPr>
          <w:rFonts w:cs="David" w:hint="cs"/>
          <w:color w:val="FF0000"/>
        </w:rPr>
        <w:t>PED</w:t>
      </w:r>
    </w:p>
    <w:p w14:paraId="4578067D" w14:textId="77777777" w:rsidR="00C44F6B" w:rsidRPr="00A10451" w:rsidRDefault="00C44F6B" w:rsidP="00C44F6B">
      <w:pPr>
        <w:shd w:val="clear" w:color="auto" w:fill="FFFFFF"/>
        <w:bidi/>
        <w:rPr>
          <w:rFonts w:cs="David"/>
          <w:color w:val="FF0000"/>
        </w:rPr>
      </w:pPr>
    </w:p>
    <w:p w14:paraId="289DCB0B" w14:textId="77777777" w:rsidR="00C44F6B" w:rsidRPr="00A10451" w:rsidRDefault="00C44F6B" w:rsidP="00C44F6B">
      <w:pPr>
        <w:shd w:val="clear" w:color="auto" w:fill="FFFFFF"/>
        <w:bidi/>
        <w:rPr>
          <w:rFonts w:cs="David"/>
          <w:color w:val="FF0000"/>
        </w:rPr>
      </w:pPr>
      <w:r w:rsidRPr="00A10451">
        <w:rPr>
          <w:rFonts w:cs="David" w:hint="cs"/>
          <w:color w:val="FF0000"/>
          <w:rtl/>
        </w:rPr>
        <w:t>אפליקציה של העבודה בשדות אחרים</w:t>
      </w:r>
    </w:p>
    <w:p w14:paraId="48833279" w14:textId="77777777" w:rsidR="00C44F6B" w:rsidRPr="00A10451" w:rsidRDefault="00C44F6B" w:rsidP="00C44F6B">
      <w:pPr>
        <w:shd w:val="clear" w:color="auto" w:fill="FFFFFF"/>
        <w:bidi/>
        <w:rPr>
          <w:rFonts w:cs="David"/>
          <w:color w:val="FF0000"/>
        </w:rPr>
      </w:pPr>
    </w:p>
    <w:p w14:paraId="6C341EC0" w14:textId="77777777" w:rsidR="00C44F6B" w:rsidRPr="00A10451" w:rsidRDefault="00C44F6B" w:rsidP="00C44F6B">
      <w:pPr>
        <w:shd w:val="clear" w:color="auto" w:fill="FFFFFF"/>
        <w:bidi/>
        <w:rPr>
          <w:rFonts w:cs="David"/>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4]"},"properties":{"noteIndex":0},"schema":"https://github.com/citation-style-language/schema/raw/master/csl-citation.json"}</w:instrText>
      </w:r>
      <w:r w:rsidRPr="00A10451">
        <w:rPr>
          <w:rFonts w:cs="David" w:hint="cs"/>
          <w:color w:val="FF0000"/>
        </w:rPr>
        <w:fldChar w:fldCharType="separate"/>
      </w:r>
      <w:r w:rsidRPr="004F46AA">
        <w:rPr>
          <w:rFonts w:cs="David"/>
          <w:noProof/>
          <w:color w:val="FF0000"/>
        </w:rPr>
        <w:t>[34]</w:t>
      </w:r>
      <w:r w:rsidRPr="00A10451">
        <w:rPr>
          <w:rFonts w:cs="David" w:hint="cs"/>
          <w:color w:val="FF0000"/>
        </w:rPr>
        <w:fldChar w:fldCharType="end"/>
      </w:r>
      <w:r w:rsidRPr="00A10451">
        <w:rPr>
          <w:rFonts w:cs="David" w:hint="cs"/>
          <w:color w:val="FF0000"/>
        </w:rPr>
        <w:t>.</w:t>
      </w:r>
    </w:p>
    <w:p w14:paraId="268CA0F1" w14:textId="77777777" w:rsidR="00C44F6B" w:rsidRPr="00A10451" w:rsidRDefault="00C44F6B" w:rsidP="00C44F6B">
      <w:pPr>
        <w:shd w:val="clear" w:color="auto" w:fill="FFFFFF"/>
        <w:bidi/>
        <w:rPr>
          <w:rFonts w:cs="David"/>
          <w:color w:val="FF0000"/>
        </w:rPr>
      </w:pPr>
    </w:p>
    <w:p w14:paraId="7C06F452" w14:textId="77777777" w:rsidR="00C44F6B" w:rsidRDefault="00C44F6B" w:rsidP="00C44F6B">
      <w:pPr>
        <w:shd w:val="clear" w:color="auto" w:fill="FFFFFF"/>
        <w:bidi/>
        <w:rPr>
          <w:rFonts w:cs="David"/>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31D7E587" w14:textId="77777777" w:rsidR="00C44F6B" w:rsidRDefault="00C44F6B" w:rsidP="00C44F6B">
      <w:pPr>
        <w:shd w:val="clear" w:color="auto" w:fill="FFFFFF"/>
        <w:bidi/>
        <w:rPr>
          <w:rFonts w:cs="David"/>
          <w:color w:val="FF0000"/>
        </w:rPr>
      </w:pPr>
    </w:p>
    <w:p w14:paraId="428D29B6" w14:textId="77777777" w:rsidR="00C44F6B" w:rsidRPr="00A10451" w:rsidRDefault="00C44F6B" w:rsidP="00C44F6B">
      <w:pPr>
        <w:ind w:right="-2" w:firstLine="720"/>
        <w:rPr>
          <w:rFonts w:cs="David"/>
          <w:color w:val="FF0000"/>
          <w:rtl/>
        </w:rPr>
      </w:pPr>
      <w:r w:rsidRPr="00A10451">
        <w:rPr>
          <w:rFonts w:cs="David" w:hint="cs"/>
          <w:color w:val="FF0000"/>
        </w:rPr>
        <w:t>Distinguishing between daytime and nighttime takes into consideration buoyant turbulence generated by … all kinds of processes</w:t>
      </w:r>
      <w:proofErr w:type="gramStart"/>
      <w:r w:rsidRPr="00A10451">
        <w:rPr>
          <w:rFonts w:cs="David" w:hint="cs"/>
          <w:color w:val="FF0000"/>
        </w:rPr>
        <w:t>….NOT</w:t>
      </w:r>
      <w:proofErr w:type="gramEnd"/>
      <w:r w:rsidRPr="00A10451">
        <w:rPr>
          <w:rFonts w:cs="David" w:hint="cs"/>
          <w:color w:val="FF0000"/>
        </w:rPr>
        <w:t xml:space="preserve"> SURE ABOUT THIS</w:t>
      </w:r>
    </w:p>
    <w:p w14:paraId="3C85F167" w14:textId="77777777" w:rsidR="00C44F6B" w:rsidRPr="00A10451" w:rsidRDefault="00C44F6B" w:rsidP="00C44F6B">
      <w:pPr>
        <w:bidi/>
        <w:ind w:right="-2" w:firstLine="720"/>
        <w:rPr>
          <w:rFonts w:cs="David"/>
          <w:color w:val="FF0000"/>
          <w:rtl/>
        </w:rPr>
      </w:pPr>
      <w:r w:rsidRPr="00A10451">
        <w:rPr>
          <w:rFonts w:cs="David" w:hint="cs"/>
          <w:color w:val="FF0000"/>
          <w:rtl/>
        </w:rPr>
        <w:t>טורבולנציה מכאנית (</w:t>
      </w:r>
      <w:r w:rsidRPr="00A10451">
        <w:rPr>
          <w:rFonts w:cs="David" w:hint="cs"/>
          <w:color w:val="FF0000"/>
        </w:rPr>
        <w:t>u</w:t>
      </w:r>
      <w:r w:rsidRPr="00A10451">
        <w:rPr>
          <w:rFonts w:cs="David" w:hint="cs"/>
          <w:color w:val="FF0000"/>
          <w:rtl/>
        </w:rPr>
        <w:t xml:space="preserve"> ממוצע) – </w:t>
      </w:r>
      <w:r w:rsidRPr="00A10451">
        <w:rPr>
          <w:rFonts w:cs="David" w:hint="cs"/>
          <w:color w:val="FF0000"/>
        </w:rPr>
        <w:t>du/dz</w:t>
      </w:r>
      <w:r w:rsidRPr="00A10451">
        <w:rPr>
          <w:rFonts w:cs="David" w:hint="cs"/>
          <w:color w:val="FF0000"/>
          <w:rtl/>
        </w:rPr>
        <w:t>. בכיוון מעלה (</w:t>
      </w:r>
      <w:r w:rsidRPr="00A10451">
        <w:rPr>
          <w:rFonts w:cs="David" w:hint="cs"/>
          <w:color w:val="FF0000"/>
        </w:rPr>
        <w:t>w</w:t>
      </w:r>
      <w:r w:rsidRPr="00A10451">
        <w:rPr>
          <w:rFonts w:cs="David" w:hint="cs"/>
          <w:color w:val="FF0000"/>
          <w:rtl/>
        </w:rPr>
        <w:t xml:space="preserve">) אפשר להגיד שממוצע הפלקטואציות הוא אפס ולכן זניח. </w:t>
      </w:r>
    </w:p>
    <w:p w14:paraId="798ABE6D" w14:textId="77777777" w:rsidR="00C44F6B" w:rsidRPr="00A10451" w:rsidRDefault="00C44F6B" w:rsidP="00C44F6B">
      <w:pPr>
        <w:bidi/>
        <w:ind w:right="-2" w:firstLine="720"/>
        <w:rPr>
          <w:rFonts w:cs="David"/>
          <w:color w:val="FF0000"/>
          <w:rtl/>
        </w:rPr>
      </w:pPr>
      <w:r w:rsidRPr="00A10451">
        <w:rPr>
          <w:rFonts w:cs="David" w:hint="cs"/>
          <w:color w:val="FF0000"/>
          <w:rtl/>
        </w:rPr>
        <w:lastRenderedPageBreak/>
        <w:t xml:space="preserve">טורבולנציה תרמית – </w:t>
      </w:r>
      <w:r w:rsidRPr="00A10451">
        <w:rPr>
          <w:rFonts w:cs="David" w:hint="cs"/>
          <w:color w:val="FF0000"/>
        </w:rPr>
        <w:t>dT/dz</w:t>
      </w:r>
      <w:r w:rsidRPr="00A10451">
        <w:rPr>
          <w:rFonts w:cs="David" w:hint="cs"/>
          <w:color w:val="FF0000"/>
          <w:rtl/>
        </w:rPr>
        <w:t xml:space="preserve"> (</w:t>
      </w:r>
      <w:r w:rsidRPr="00A10451">
        <w:rPr>
          <w:rFonts w:cs="David" w:hint="cs"/>
          <w:color w:val="FF0000"/>
        </w:rPr>
        <w:t>T</w:t>
      </w:r>
      <w:r w:rsidRPr="00A10451">
        <w:rPr>
          <w:rFonts w:cs="David" w:hint="cs"/>
          <w:color w:val="FF0000"/>
          <w:rtl/>
        </w:rPr>
        <w:t xml:space="preserve"> ממוצע)</w:t>
      </w:r>
    </w:p>
    <w:p w14:paraId="5AB85CC6" w14:textId="77777777" w:rsidR="00C44F6B" w:rsidRPr="00A10451" w:rsidRDefault="00C44F6B" w:rsidP="00C44F6B">
      <w:pPr>
        <w:bidi/>
        <w:ind w:right="-2" w:firstLine="720"/>
        <w:rPr>
          <w:rFonts w:cs="David"/>
          <w:color w:val="FF0000"/>
        </w:rPr>
      </w:pPr>
      <w:r w:rsidRPr="00A10451">
        <w:rPr>
          <w:rFonts w:cs="David" w:hint="cs"/>
          <w:color w:val="FF0000"/>
          <w:rtl/>
        </w:rPr>
        <w:t>אולי אוריה צריך למדוד לחות עם רחפן</w:t>
      </w:r>
    </w:p>
    <w:p w14:paraId="6DCBF776"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הורטיקלי כתוצאה מחיספוס עם הקרקע. </w:t>
      </w:r>
    </w:p>
    <w:p w14:paraId="44E15A6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14564165"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4C176B9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3987B75B" w14:textId="77777777" w:rsidR="00C44F6B" w:rsidRDefault="00C44F6B" w:rsidP="00C44F6B">
      <w:pPr>
        <w:bidi/>
        <w:ind w:right="-2" w:firstLine="720"/>
        <w:rPr>
          <w:rFonts w:cs="David"/>
          <w:color w:val="FF0000"/>
        </w:rPr>
      </w:pPr>
      <w:r w:rsidRPr="00A10451">
        <w:rPr>
          <w:rFonts w:cs="David" w:hint="cs"/>
          <w:color w:val="FF0000"/>
          <w:rtl/>
        </w:rPr>
        <w:t xml:space="preserve">אטמוספירה אדיאבטית = אטמוספירה ניטרלית. </w:t>
      </w:r>
    </w:p>
    <w:p w14:paraId="2691F1AE" w14:textId="77777777" w:rsidR="00C44F6B" w:rsidRDefault="00C44F6B" w:rsidP="00C44F6B">
      <w:pPr>
        <w:bidi/>
        <w:ind w:right="-2" w:firstLine="720"/>
        <w:rPr>
          <w:rFonts w:cs="David"/>
          <w:color w:val="FF0000"/>
        </w:rPr>
      </w:pPr>
    </w:p>
    <w:p w14:paraId="47F16EF6"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w:t>
      </w:r>
    </w:p>
    <w:p w14:paraId="143AA98A" w14:textId="77777777" w:rsidR="00C44F6B" w:rsidRDefault="00C44F6B" w:rsidP="00C44F6B">
      <w:pPr>
        <w:ind w:right="-2"/>
        <w:rPr>
          <w:rFonts w:cs="David"/>
          <w:color w:val="000000"/>
        </w:rPr>
      </w:pPr>
    </w:p>
    <w:p w14:paraId="2986C244"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p>
    <w:p w14:paraId="31D767D9" w14:textId="77777777" w:rsidR="00C44F6B" w:rsidRDefault="00C44F6B" w:rsidP="00C44F6B">
      <w:pPr>
        <w:bidi/>
        <w:ind w:right="-2" w:firstLine="720"/>
        <w:rPr>
          <w:rFonts w:cs="David"/>
          <w:color w:val="FF0000"/>
        </w:rPr>
      </w:pPr>
    </w:p>
    <w:p w14:paraId="2FB7ABB3" w14:textId="77777777" w:rsidR="00C44F6B" w:rsidRDefault="00C44F6B" w:rsidP="00C44F6B">
      <w:pPr>
        <w:bidi/>
        <w:ind w:right="-2" w:firstLine="720"/>
        <w:rPr>
          <w:rFonts w:cs="David"/>
          <w:color w:val="FF0000"/>
        </w:rPr>
      </w:pPr>
    </w:p>
    <w:p w14:paraId="3442D0E3" w14:textId="77777777" w:rsidR="00C44F6B" w:rsidRPr="00A10451" w:rsidRDefault="00C44F6B" w:rsidP="00C44F6B">
      <w:pPr>
        <w:bidi/>
        <w:ind w:right="-2" w:firstLine="720"/>
        <w:rPr>
          <w:rFonts w:cs="David"/>
          <w:color w:val="FF0000"/>
          <w:rtl/>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w:t>
      </w:r>
    </w:p>
    <w:p w14:paraId="02546CA9" w14:textId="77777777" w:rsidR="00C44F6B" w:rsidRPr="00A10451" w:rsidRDefault="00C44F6B" w:rsidP="00C44F6B">
      <w:pPr>
        <w:shd w:val="clear" w:color="auto" w:fill="FFFFFF"/>
        <w:bidi/>
        <w:rPr>
          <w:rFonts w:cs="David"/>
          <w:color w:val="FF0000"/>
        </w:rPr>
      </w:pPr>
    </w:p>
    <w:p w14:paraId="7BD93ADA" w14:textId="77777777" w:rsidR="00C44F6B" w:rsidRPr="00A10451" w:rsidRDefault="00C44F6B" w:rsidP="00C44F6B">
      <w:pPr>
        <w:widowControl w:val="0"/>
        <w:autoSpaceDE w:val="0"/>
        <w:autoSpaceDN w:val="0"/>
        <w:bidi/>
        <w:adjustRightInd w:val="0"/>
        <w:rPr>
          <w:rFonts w:cs="David"/>
          <w:color w:val="000000" w:themeColor="text1"/>
        </w:rPr>
      </w:pPr>
    </w:p>
    <w:p w14:paraId="57B3A486" w14:textId="77777777" w:rsidR="00C44F6B" w:rsidRPr="00A10451" w:rsidRDefault="00C44F6B" w:rsidP="00C44F6B">
      <w:pPr>
        <w:widowControl w:val="0"/>
        <w:autoSpaceDE w:val="0"/>
        <w:autoSpaceDN w:val="0"/>
        <w:bidi/>
        <w:adjustRightInd w:val="0"/>
        <w:rPr>
          <w:rFonts w:cs="David"/>
          <w:color w:val="000000" w:themeColor="text1"/>
        </w:rPr>
      </w:pPr>
    </w:p>
    <w:p w14:paraId="21BB85AB" w14:textId="77777777" w:rsidR="00C44F6B" w:rsidRPr="00A10451" w:rsidRDefault="00C44F6B" w:rsidP="00C44F6B">
      <w:pPr>
        <w:ind w:right="-2"/>
        <w:rPr>
          <w:rFonts w:cs="David"/>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3203B48F"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lastRenderedPageBreak/>
        <w:t xml:space="preserve">Add changing sources – either as a constraint (must solve the STE problem) or as an objective – find most scenarios (out of different combinations of the 5 sources) of deviation from emission permits. </w:t>
      </w:r>
    </w:p>
    <w:p w14:paraId="533297B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Take into consideration background concentrations/roads. </w:t>
      </w:r>
    </w:p>
    <w:p w14:paraId="56F2D8B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3D70B5C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sensors of different types (sensitivity and dynamic range)</w:t>
      </w:r>
    </w:p>
    <w:p w14:paraId="27FA703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4DAF5DB8"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5BAB4C1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Perform measurements myself</w:t>
      </w:r>
    </w:p>
    <w:p w14:paraId="5592C594"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Mobile </w:t>
      </w:r>
      <w:proofErr w:type="gramStart"/>
      <w:r w:rsidRPr="00A10451">
        <w:rPr>
          <w:rFonts w:cs="David" w:hint="cs"/>
          <w:color w:val="000000" w:themeColor="text1"/>
        </w:rPr>
        <w:t>deploy</w:t>
      </w:r>
      <w:proofErr w:type="gramEnd"/>
      <w:r w:rsidRPr="00A10451">
        <w:rPr>
          <w:rFonts w:cs="David" w:hint="cs"/>
          <w:color w:val="000000" w:themeColor="text1"/>
        </w:rPr>
        <w:t xml:space="preserve"> of sensors</w:t>
      </w:r>
    </w:p>
    <w:p w14:paraId="7AB2939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3D deployment scheme</w:t>
      </w:r>
    </w:p>
    <w:p w14:paraId="2FD4ACA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How would weather scenarios and emission variability impact the deployment results?</w:t>
      </w:r>
    </w:p>
    <w:p w14:paraId="0CF016FA"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noise and background concentrations</w:t>
      </w:r>
    </w:p>
    <w:p w14:paraId="71AE30E9" w14:textId="77777777" w:rsidR="00C44F6B" w:rsidRPr="00A10451" w:rsidRDefault="00C44F6B" w:rsidP="00C44F6B">
      <w:pPr>
        <w:pStyle w:val="ListParagraph"/>
        <w:numPr>
          <w:ilvl w:val="0"/>
          <w:numId w:val="2"/>
        </w:numPr>
        <w:ind w:right="-2"/>
        <w:rPr>
          <w:rFonts w:cs="David"/>
          <w:color w:val="000000" w:themeColor="text1"/>
          <w:rtl/>
        </w:rPr>
      </w:pPr>
      <w:r w:rsidRPr="00A10451">
        <w:rPr>
          <w:rFonts w:cs="David" w:hint="cs"/>
          <w:color w:val="000000" w:themeColor="text1"/>
          <w:rtl/>
        </w:rPr>
        <w:t>תרומה – אולי אפשר לעשות רידיפלוימנט כבר לרשתות קיימות לפי שיטה זו</w:t>
      </w:r>
    </w:p>
    <w:p w14:paraId="42974E69" w14:textId="77777777" w:rsidR="00C44F6B" w:rsidRPr="00A10451" w:rsidRDefault="00C44F6B" w:rsidP="00C44F6B">
      <w:pPr>
        <w:ind w:right="-2"/>
        <w:rPr>
          <w:rFonts w:cs="David"/>
          <w:b/>
          <w:bCs/>
        </w:rPr>
      </w:pPr>
    </w:p>
    <w:p w14:paraId="41A7DE0C" w14:textId="77777777" w:rsidR="00C44F6B" w:rsidRPr="00A10451" w:rsidRDefault="00C44F6B" w:rsidP="00C44F6B">
      <w:pPr>
        <w:widowControl w:val="0"/>
        <w:autoSpaceDE w:val="0"/>
        <w:autoSpaceDN w:val="0"/>
        <w:bidi/>
        <w:adjustRightInd w:val="0"/>
        <w:rPr>
          <w:rFonts w:cs="David"/>
          <w:color w:val="000000" w:themeColor="text1"/>
          <w:rtl/>
        </w:rPr>
      </w:pPr>
    </w:p>
    <w:p w14:paraId="6A8C26E9" w14:textId="737327B4" w:rsidR="00C44F6B" w:rsidRDefault="00314228">
      <w:r>
        <w:t xml:space="preserve">Dumped from 2 draft </w:t>
      </w:r>
    </w:p>
    <w:p w14:paraId="23C71A2E" w14:textId="28441EDE" w:rsidR="00314228" w:rsidRDefault="00314228"/>
    <w:p w14:paraId="1C802663" w14:textId="77777777" w:rsidR="00314228" w:rsidRDefault="00314228" w:rsidP="00314228">
      <w:pPr>
        <w:ind w:right="-2"/>
        <w:rPr>
          <w:rFonts w:cs="David"/>
          <w:color w:val="000000" w:themeColor="text1"/>
        </w:rPr>
      </w:pPr>
      <w:r w:rsidRPr="009E78A4">
        <w:rPr>
          <w:rFonts w:cs="David" w:hint="cs"/>
          <w:color w:val="000000" w:themeColor="text1"/>
        </w:rPr>
        <w:t xml:space="preserve">Wind direction standard deviation values of 10-min resolution were obtained from </w:t>
      </w:r>
      <w:r w:rsidRPr="009E78A4">
        <w:rPr>
          <w:rFonts w:cs="David" w:hint="cs"/>
          <w:color w:val="000000"/>
        </w:rPr>
        <w:t>the Israel Meteorological Service (</w:t>
      </w:r>
      <w:r>
        <w:rPr>
          <w:rFonts w:cs="David"/>
          <w:color w:val="FF0000"/>
        </w:rPr>
        <w:t>s</w:t>
      </w:r>
      <w:r w:rsidRPr="009E78A4">
        <w:rPr>
          <w:rFonts w:cs="David" w:hint="cs"/>
          <w:color w:val="FF0000"/>
        </w:rPr>
        <w:t xml:space="preserve">ee section </w:t>
      </w:r>
      <w:r>
        <w:rPr>
          <w:rFonts w:cs="David"/>
          <w:color w:val="FF0000"/>
        </w:rPr>
        <w:t>X</w:t>
      </w:r>
      <w:r w:rsidRPr="009E78A4">
        <w:rPr>
          <w:rFonts w:cs="David" w:hint="cs"/>
          <w:color w:val="000000"/>
        </w:rPr>
        <w:t xml:space="preserve">). </w:t>
      </w:r>
      <w:r w:rsidRPr="009E78A4">
        <w:rPr>
          <w:rFonts w:cs="David" w:hint="cs"/>
          <w:color w:val="000000" w:themeColor="text1"/>
        </w:rPr>
        <w:t>To minimize the effects of wind meander (</w:t>
      </w:r>
      <w:r w:rsidRPr="009E78A4">
        <w:rPr>
          <w:rFonts w:ascii="Calibri" w:hAnsi="Calibri" w:cs="Calibri"/>
          <w:color w:val="000000" w:themeColor="text1"/>
        </w:rPr>
        <w:t>﻿</w:t>
      </w:r>
      <w:r w:rsidRPr="009E78A4">
        <w:rPr>
          <w:rFonts w:cs="David" w:hint="cs"/>
          <w:color w:val="000000" w:themeColor="text1"/>
        </w:rPr>
        <w:t xml:space="preserve">long period oscillations associated with light wind speed conditions), it is recommended to 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Pr="009E78A4">
        <w:rPr>
          <w:rFonts w:cs="David" w:hint="cs"/>
          <w:color w:val="000000" w:themeColor="text1"/>
        </w:rPr>
        <w:t xml:space="preserve"> value using 10-min or 15-min averages, as specified in </w:t>
      </w:r>
      <w:r>
        <w:rPr>
          <w:rFonts w:cs="David"/>
          <w:color w:val="FF0000"/>
        </w:rPr>
        <w:t>E</w:t>
      </w:r>
      <w:r w:rsidRPr="009E78A4">
        <w:rPr>
          <w:rFonts w:cs="David" w:hint="cs"/>
          <w:color w:val="FF0000"/>
        </w:rPr>
        <w:t>q</w:t>
      </w:r>
      <w:r>
        <w:rPr>
          <w:rFonts w:cs="David"/>
          <w:color w:val="FF0000"/>
        </w:rPr>
        <w:t>.6</w:t>
      </w:r>
      <w:r w:rsidRPr="009E78A4">
        <w:rPr>
          <w:rFonts w:cs="David" w:hint="cs"/>
          <w:color w:val="000000" w:themeColor="text1"/>
        </w:rPr>
        <w:t xml:space="preserve"> (i.e., calculating the root mean square) </w:t>
      </w:r>
      <w:r>
        <w:rPr>
          <w:rFonts w:cs="David"/>
          <w:color w:val="000000" w:themeColor="text1"/>
        </w:rPr>
        <w:fldChar w:fldCharType="begin" w:fldLock="1"/>
      </w:r>
      <w:r>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3]","plainTextFormattedCitation":"[43]","previouslyFormattedCitation":"[43]"},"properties":{"noteIndex":0},"schema":"https://github.com/citation-style-language/schema/raw/master/csl-citation.json"}</w:instrText>
      </w:r>
      <w:r>
        <w:rPr>
          <w:rFonts w:cs="David"/>
          <w:color w:val="000000" w:themeColor="text1"/>
        </w:rPr>
        <w:fldChar w:fldCharType="separate"/>
      </w:r>
      <w:r w:rsidRPr="005F4045">
        <w:rPr>
          <w:rFonts w:cs="David"/>
          <w:noProof/>
          <w:color w:val="000000" w:themeColor="text1"/>
        </w:rPr>
        <w:t>[43]</w:t>
      </w:r>
      <w:r>
        <w:rPr>
          <w:rFonts w:cs="David"/>
          <w:color w:val="000000" w:themeColor="text1"/>
        </w:rPr>
        <w:fldChar w:fldCharType="end"/>
      </w:r>
      <w:r w:rsidRPr="009E78A4">
        <w:rPr>
          <w:rFonts w:cs="David" w:hint="cs"/>
          <w:color w:val="000000" w:themeColor="text1"/>
        </w:rPr>
        <w:t xml:space="preserve">. </w:t>
      </w:r>
    </w:p>
    <w:p w14:paraId="7B4D667F" w14:textId="77777777" w:rsidR="00314228" w:rsidRDefault="00314228" w:rsidP="00314228">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314228" w:rsidRPr="00A10451" w14:paraId="20111170" w14:textId="77777777" w:rsidTr="008970A9">
        <w:trPr>
          <w:trHeight w:val="1263"/>
        </w:trPr>
        <w:tc>
          <w:tcPr>
            <w:tcW w:w="8789" w:type="dxa"/>
          </w:tcPr>
          <w:p w14:paraId="636221BA" w14:textId="77777777" w:rsidR="00314228" w:rsidRPr="00A10451" w:rsidRDefault="00314228" w:rsidP="008970A9">
            <w:pPr>
              <w:ind w:right="-2"/>
              <w:rPr>
                <w:rFonts w:cs="David"/>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46B4C5B2" w14:textId="77777777" w:rsidR="00314228" w:rsidRPr="00A10451" w:rsidRDefault="00314228" w:rsidP="008970A9">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11F7DA66" w14:textId="77777777" w:rsidR="000A6B21" w:rsidRDefault="000A6B21">
      <w:pPr>
        <w:rPr>
          <w:rFonts w:cs="David"/>
        </w:rPr>
      </w:pPr>
    </w:p>
    <w:p w14:paraId="57E6F899" w14:textId="77777777" w:rsidR="000A6B21" w:rsidRDefault="000A6B21">
      <w:pPr>
        <w:rPr>
          <w:rFonts w:cs="David"/>
        </w:rPr>
      </w:pPr>
    </w:p>
    <w:p w14:paraId="5861016A" w14:textId="218E1945" w:rsidR="00314228" w:rsidRDefault="000A6B21">
      <w:pPr>
        <w:rPr>
          <w:rFonts w:cs="David"/>
        </w:rPr>
      </w:pPr>
      <w:r>
        <w:rPr>
          <w:rFonts w:cs="David"/>
        </w:rPr>
        <w:t>The</w:t>
      </w:r>
      <w:r w:rsidRPr="00956BF9">
        <w:rPr>
          <w:rFonts w:cs="David"/>
        </w:rPr>
        <w:t xml:space="preserve"> multitude of potential solutions with varying degrees of tradeoff between the objectives</w:t>
      </w:r>
      <w:r>
        <w:rPr>
          <w:rFonts w:cs="David"/>
        </w:rPr>
        <w:t xml:space="preserve"> force </w:t>
      </w:r>
      <w:r w:rsidRPr="00956BF9">
        <w:rPr>
          <w:rFonts w:cs="David"/>
        </w:rPr>
        <w:t>decision</w:t>
      </w:r>
      <w:r>
        <w:rPr>
          <w:rFonts w:cs="David"/>
        </w:rPr>
        <w:t xml:space="preserve"> </w:t>
      </w:r>
      <w:r w:rsidRPr="00956BF9">
        <w:rPr>
          <w:rFonts w:cs="David"/>
        </w:rPr>
        <w:t xml:space="preserve">makers </w:t>
      </w:r>
      <w:r>
        <w:rPr>
          <w:rFonts w:cs="David"/>
        </w:rPr>
        <w:t>to</w:t>
      </w:r>
      <w:r w:rsidRPr="00956BF9">
        <w:rPr>
          <w:rFonts w:cs="David"/>
        </w:rPr>
        <w:t xml:space="preserve"> explor</w:t>
      </w:r>
      <w:r>
        <w:rPr>
          <w:rFonts w:cs="David"/>
        </w:rPr>
        <w:t>e</w:t>
      </w:r>
      <w:r w:rsidRPr="00956BF9">
        <w:rPr>
          <w:rFonts w:cs="David"/>
        </w:rPr>
        <w:t xml:space="preserve"> this set of potential solutions and identify the solution(s) to be implemented. While ultimately the selection of the final solution is the responsibility of the decision maker, optimization tools should assist this decision process to the best of their ability</w:t>
      </w:r>
      <w:r>
        <w:rPr>
          <w:rFonts w:cs="David"/>
        </w:rPr>
        <w:t>.</w:t>
      </w:r>
    </w:p>
    <w:p w14:paraId="636C1F64" w14:textId="37026489" w:rsidR="00257286" w:rsidRDefault="00257286">
      <w:pPr>
        <w:rPr>
          <w:rFonts w:cs="David"/>
        </w:rPr>
      </w:pPr>
      <w:r>
        <w:rPr>
          <w:rFonts w:cs="David"/>
        </w:rPr>
        <w:lastRenderedPageBreak/>
        <w:t xml:space="preserve">It is common to define the notion of </w:t>
      </w:r>
      <w:r w:rsidRPr="00CC0DE8">
        <w:rPr>
          <w:rFonts w:cs="David"/>
        </w:rPr>
        <w:t>Pareto optimality</w:t>
      </w:r>
      <w:r>
        <w:rPr>
          <w:rFonts w:cs="David"/>
        </w:rPr>
        <w:t xml:space="preserve"> (cite), which</w:t>
      </w:r>
      <w:r w:rsidRPr="00CC0DE8">
        <w:rPr>
          <w:rFonts w:cs="David"/>
        </w:rPr>
        <w:t xml:space="preserve"> considers solutions to be superior or inferior to another solution only when it is superior in all objectives or inferior in all objectives, respectively.</w:t>
      </w:r>
    </w:p>
    <w:p w14:paraId="71D79C21" w14:textId="778D9F50" w:rsidR="004B6C0F" w:rsidRDefault="004B6C0F">
      <w:pPr>
        <w:rPr>
          <w:rFonts w:cs="David"/>
        </w:rPr>
      </w:pPr>
    </w:p>
    <w:p w14:paraId="0F25ADB0" w14:textId="3384E286" w:rsidR="004B6C0F" w:rsidRDefault="004B6C0F">
      <w:pPr>
        <w:rPr>
          <w:rFonts w:cs="David"/>
        </w:rPr>
      </w:pPr>
    </w:p>
    <w:p w14:paraId="0BF30141" w14:textId="0483D489" w:rsidR="004B6C0F" w:rsidRDefault="004B6C0F">
      <w:pPr>
        <w:rPr>
          <w:rFonts w:cs="David"/>
        </w:rPr>
      </w:pPr>
    </w:p>
    <w:p w14:paraId="507D4EE8" w14:textId="7248EA87" w:rsidR="004B6C0F" w:rsidRDefault="004B6C0F">
      <w:pPr>
        <w:rPr>
          <w:rFonts w:cs="David"/>
        </w:rPr>
      </w:pPr>
    </w:p>
    <w:p w14:paraId="08432A5D" w14:textId="77777777" w:rsidR="004B6C0F" w:rsidRPr="00C9153C" w:rsidRDefault="004B6C0F" w:rsidP="004B6C0F">
      <w:pPr>
        <w:pStyle w:val="ListParagraph"/>
        <w:numPr>
          <w:ilvl w:val="0"/>
          <w:numId w:val="3"/>
        </w:numPr>
        <w:ind w:right="-2"/>
        <w:rPr>
          <w:rFonts w:cs="David"/>
          <w:color w:val="000000" w:themeColor="text1"/>
        </w:rPr>
      </w:pPr>
      <w:r w:rsidRPr="00A10451">
        <w:rPr>
          <w:rFonts w:cs="David" w:hint="cs"/>
          <w:color w:val="000000" w:themeColor="text1"/>
        </w:rPr>
        <w:t>Design a</w:t>
      </w:r>
      <w:r>
        <w:rPr>
          <w:rFonts w:cs="David"/>
          <w:color w:val="000000" w:themeColor="text1"/>
        </w:rPr>
        <w:t xml:space="preserve"> </w:t>
      </w:r>
      <w:r w:rsidRPr="00692804">
        <w:rPr>
          <w:rFonts w:cs="David"/>
          <w:i/>
          <w:iCs/>
          <w:color w:val="000000" w:themeColor="text1"/>
        </w:rPr>
        <w:t>spati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deployment</w:t>
      </w:r>
      <w:r>
        <w:rPr>
          <w:rFonts w:cs="David"/>
          <w:color w:val="000000" w:themeColor="text1"/>
        </w:rPr>
        <w:t>,</w:t>
      </w:r>
      <w:r w:rsidRPr="00A10451">
        <w:rPr>
          <w:rFonts w:cs="David" w:hint="cs"/>
          <w:color w:val="000000" w:themeColor="text1"/>
        </w:rPr>
        <w:t xml:space="preserve"> which </w:t>
      </w:r>
      <w:r>
        <w:rPr>
          <w:rFonts w:cs="David"/>
          <w:color w:val="000000" w:themeColor="text1"/>
        </w:rPr>
        <w:t xml:space="preserve">minimizes the cost of the deployment while maximizing </w:t>
      </w:r>
      <w:r>
        <w:rPr>
          <w:rFonts w:cs="David"/>
          <w:color w:val="000000"/>
        </w:rPr>
        <w:t>the sensitivity of the network to changes in the source term</w:t>
      </w:r>
      <w:r>
        <w:rPr>
          <w:rFonts w:cs="David"/>
        </w:rPr>
        <w:t xml:space="preserve">. The model will capture </w:t>
      </w:r>
      <w:r>
        <w:rPr>
          <w:rFonts w:cs="David"/>
          <w:color w:val="000000" w:themeColor="text1"/>
        </w:rPr>
        <w:t>the distribution of</w:t>
      </w:r>
      <w:r w:rsidRPr="00C9153C">
        <w:rPr>
          <w:rFonts w:cs="David"/>
          <w:color w:val="000000" w:themeColor="text1"/>
        </w:rPr>
        <w:t xml:space="preserve"> </w:t>
      </w:r>
      <w:r w:rsidRPr="00C9153C">
        <w:rPr>
          <w:rFonts w:cs="David" w:hint="cs"/>
          <w:color w:val="000000" w:themeColor="text1"/>
        </w:rPr>
        <w:t>weather conditions</w:t>
      </w:r>
      <w:r>
        <w:rPr>
          <w:rFonts w:cs="David"/>
          <w:color w:val="000000" w:themeColor="text1"/>
        </w:rPr>
        <w:t xml:space="preserve"> that characterizes the regime and sensors of various attributes. </w:t>
      </w:r>
    </w:p>
    <w:p w14:paraId="13BCDE12" w14:textId="77777777" w:rsidR="004B6C0F" w:rsidRDefault="004B6C0F" w:rsidP="004B6C0F">
      <w:pPr>
        <w:pStyle w:val="ListParagraph"/>
        <w:numPr>
          <w:ilvl w:val="0"/>
          <w:numId w:val="3"/>
        </w:numPr>
        <w:ind w:right="-2"/>
        <w:rPr>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w:t>
      </w:r>
      <w:r>
        <w:rPr>
          <w:rFonts w:cs="David"/>
          <w:color w:val="000000" w:themeColor="text1"/>
        </w:rPr>
        <w:t>re</w:t>
      </w:r>
      <w:r w:rsidRPr="00A10451">
        <w:rPr>
          <w:rFonts w:cs="David" w:hint="cs"/>
          <w:color w:val="000000" w:themeColor="text1"/>
        </w:rPr>
        <w:t>deployment</w:t>
      </w:r>
      <w:r>
        <w:rPr>
          <w:rFonts w:cs="David"/>
          <w:color w:val="000000" w:themeColor="text1"/>
        </w:rPr>
        <w:t xml:space="preserve"> strategy in case of changing weather conditions of different time scales (e.g., 1 hour, 1 day, season),</w:t>
      </w:r>
      <w:r w:rsidRPr="00A10451">
        <w:rPr>
          <w:rFonts w:cs="David" w:hint="cs"/>
          <w:color w:val="000000" w:themeColor="text1"/>
        </w:rPr>
        <w:t xml:space="preserve"> which </w:t>
      </w:r>
      <w:r>
        <w:t>induces minimal transfer effort</w:t>
      </w:r>
      <w:r>
        <w:rPr>
          <w:rFonts w:cs="David"/>
          <w:color w:val="000000" w:themeColor="text1"/>
        </w:rPr>
        <w:t xml:space="preserve">. Various distance metrics as well as the number of sensors to relocate will be considered as objective functions to be minimized. </w:t>
      </w:r>
    </w:p>
    <w:p w14:paraId="4FA0196D" w14:textId="77777777" w:rsidR="004B6C0F" w:rsidRPr="000F1911" w:rsidRDefault="004B6C0F" w:rsidP="004B6C0F">
      <w:pPr>
        <w:pStyle w:val="ListParagraph"/>
        <w:numPr>
          <w:ilvl w:val="0"/>
          <w:numId w:val="3"/>
        </w:numPr>
        <w:ind w:right="-2"/>
      </w:pPr>
      <w:r w:rsidRPr="008970A9">
        <w:rPr>
          <w:rFonts w:cs="David"/>
          <w:color w:val="000000" w:themeColor="text1"/>
        </w:rPr>
        <w:t xml:space="preserve">Design a </w:t>
      </w:r>
      <w:r w:rsidRPr="00707FF9">
        <w:rPr>
          <w:rFonts w:cs="David"/>
          <w:i/>
          <w:iCs/>
          <w:color w:val="000000" w:themeColor="text1"/>
        </w:rPr>
        <w:t>spatial-temporal</w:t>
      </w:r>
      <w:r w:rsidRPr="008970A9">
        <w:rPr>
          <w:rFonts w:cs="David"/>
          <w:color w:val="000000" w:themeColor="text1"/>
        </w:rPr>
        <w:t xml:space="preserve"> optimization model. In this phase, the findings of the two previous objectives will be</w:t>
      </w:r>
      <w:r w:rsidRPr="008970A9">
        <w:rPr>
          <w:rFonts w:cs="David"/>
          <w:color w:val="000000" w:themeColor="text1"/>
        </w:rPr>
        <w:t xml:space="preserve"> </w:t>
      </w:r>
      <w:r w:rsidRPr="008970A9">
        <w:rPr>
          <w:rFonts w:cs="David"/>
          <w:color w:val="000000" w:themeColor="text1"/>
        </w:rPr>
        <w:t>integrated, and</w:t>
      </w:r>
      <w:r w:rsidRPr="008970A9">
        <w:rPr>
          <w:rFonts w:cs="David"/>
          <w:color w:val="000000" w:themeColor="text1"/>
        </w:rPr>
        <w:t xml:space="preserve"> </w:t>
      </w:r>
      <w:r w:rsidRPr="008970A9">
        <w:rPr>
          <w:rFonts w:cs="David"/>
          <w:color w:val="000000" w:themeColor="text1"/>
        </w:rPr>
        <w:t xml:space="preserve">probability of change in </w:t>
      </w:r>
      <w:r>
        <w:rPr>
          <w:rFonts w:cs="David"/>
          <w:color w:val="000000" w:themeColor="text1"/>
        </w:rPr>
        <w:t xml:space="preserve">short-term </w:t>
      </w:r>
      <w:r w:rsidRPr="008970A9">
        <w:rPr>
          <w:rFonts w:cs="David"/>
          <w:color w:val="000000" w:themeColor="text1"/>
        </w:rPr>
        <w:t xml:space="preserve">weather conditions will be considered, so it is most probable that future deployments require minimum </w:t>
      </w:r>
      <w:r>
        <w:t>transfer efforts</w:t>
      </w:r>
      <w:r w:rsidRPr="008970A9">
        <w:rPr>
          <w:rFonts w:cs="David"/>
          <w:color w:val="000000" w:themeColor="text1"/>
        </w:rPr>
        <w:t>.</w:t>
      </w:r>
    </w:p>
    <w:p w14:paraId="725A2B7C" w14:textId="77777777" w:rsidR="004B6C0F" w:rsidRDefault="004B6C0F">
      <w:bookmarkStart w:id="0" w:name="_GoBack"/>
      <w:bookmarkEnd w:id="0"/>
    </w:p>
    <w:sectPr w:rsidR="004B6C0F" w:rsidSect="0034168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08A"/>
    <w:rsid w:val="000A6B21"/>
    <w:rsid w:val="00257286"/>
    <w:rsid w:val="00314228"/>
    <w:rsid w:val="00341689"/>
    <w:rsid w:val="004B6C0F"/>
    <w:rsid w:val="00786CC3"/>
    <w:rsid w:val="0088108A"/>
    <w:rsid w:val="00C44F6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E47C35F"/>
  <w15:chartTrackingRefBased/>
  <w15:docId w15:val="{90564B6C-44D8-3C40-A843-6DEE9629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08A"/>
    <w:pPr>
      <w:spacing w:line="360" w:lineRule="auto"/>
      <w:jc w:val="both"/>
    </w:pPr>
    <w:rPr>
      <w:rFonts w:ascii="David" w:eastAsia="Times New Roman" w:hAnsi="David"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8108A"/>
    <w:pPr>
      <w:autoSpaceDE w:val="0"/>
      <w:autoSpaceDN w:val="0"/>
      <w:adjustRightInd w:val="0"/>
    </w:pPr>
    <w:rPr>
      <w:rFonts w:ascii="MMEHC P+ Gulliver" w:hAnsi="MMEHC P+ Gulliver" w:cs="MMEHC P+ Gulliver"/>
      <w:color w:val="000000"/>
    </w:rPr>
  </w:style>
  <w:style w:type="paragraph" w:styleId="ListParagraph">
    <w:name w:val="List Paragraph"/>
    <w:basedOn w:val="Normal"/>
    <w:uiPriority w:val="34"/>
    <w:qFormat/>
    <w:rsid w:val="0088108A"/>
    <w:pPr>
      <w:ind w:left="720"/>
      <w:contextualSpacing/>
    </w:pPr>
  </w:style>
  <w:style w:type="paragraph" w:styleId="BalloonText">
    <w:name w:val="Balloon Text"/>
    <w:basedOn w:val="Normal"/>
    <w:link w:val="BalloonTextChar"/>
    <w:uiPriority w:val="99"/>
    <w:semiHidden/>
    <w:unhideWhenUsed/>
    <w:rsid w:val="00C44F6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4F6B"/>
    <w:rPr>
      <w:rFonts w:ascii="Times New Roman" w:eastAsia="Times New Roman" w:hAnsi="Times New Roman" w:cs="Times New Roman"/>
      <w:sz w:val="18"/>
      <w:szCs w:val="18"/>
    </w:rPr>
  </w:style>
  <w:style w:type="table" w:styleId="TableGrid">
    <w:name w:val="Table Grid"/>
    <w:basedOn w:val="TableNormal"/>
    <w:uiPriority w:val="39"/>
    <w:rsid w:val="0031422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9</Pages>
  <Words>2025</Words>
  <Characters>11543</Characters>
  <Application>Microsoft Office Word</Application>
  <DocSecurity>0</DocSecurity>
  <Lines>96</Lines>
  <Paragraphs>27</Paragraphs>
  <ScaleCrop>false</ScaleCrop>
  <Company/>
  <LinksUpToDate>false</LinksUpToDate>
  <CharactersWithSpaces>1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7</cp:revision>
  <dcterms:created xsi:type="dcterms:W3CDTF">2019-05-27T12:08:00Z</dcterms:created>
  <dcterms:modified xsi:type="dcterms:W3CDTF">2019-06-16T06:56:00Z</dcterms:modified>
</cp:coreProperties>
</file>